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B526A" w:rsidRDefault="00FB526A" w:rsidP="00FB52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pendix S</w:t>
      </w:r>
      <w:r w:rsidR="00472786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Trait values per species. WD: Wood Density; SLA: Specific Leaf Area; HB ref: herbarium reference; WD ref: source of Wood Density data. Species names following the African Plant Database </w:t>
      </w:r>
      <w:r w:rsidR="00EE4FCB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://africanplantdatabase.ch","accessed":{"date-parts":[["2021","9","14"]]},"author":[{"dropping-particle":"","family":"Conservatoire et Jardin botaniques de la Ville de Genève and South African National Biodiversity Institute","given":"Pretoria","non-dropping-particle":"","parse-names":false,"suffix":""}],"id":"ITEM-1","issued":{"date-parts":[["2021"]]},"title":"African Plant Database (version 3.4.0)","type":"webpage"},"uris":["http://www.mendeley.com/documents/?uuid=59c24538-0bd0-441a-a966-a2e727ed76de"]}],"mendeley":{"formattedCitation":"(Conservatoire et Jardin botaniques de la Ville de Genève and South African National Biodiversity Institute, 2021)","plainTextFormattedCitation":"(Conservatoire et Jardin botaniques de la Ville de Genève and South African National Biodiversity Institute, 2021)","previouslyFormattedCitation":"(Conservatoire et Jardin botaniques de la Ville de Genève and South African National Biodiversity Institute, 2021)"},"properties":{"noteIndex":0},"schema":"https://github.com/citation-style-language/schema/raw/master/csl-citation.json"}</w:instrText>
      </w:r>
      <w:r w:rsidR="00EE4FCB">
        <w:rPr>
          <w:rFonts w:ascii="Times New Roman" w:hAnsi="Times New Roman" w:cs="Times New Roman"/>
          <w:sz w:val="24"/>
          <w:szCs w:val="24"/>
        </w:rPr>
        <w:fldChar w:fldCharType="separate"/>
      </w:r>
      <w:r w:rsidRPr="00E35C3A">
        <w:rPr>
          <w:rFonts w:ascii="Times New Roman" w:hAnsi="Times New Roman" w:cs="Times New Roman"/>
          <w:noProof/>
          <w:sz w:val="24"/>
          <w:szCs w:val="24"/>
        </w:rPr>
        <w:t>(Conservatoire et Jardin botaniques de la Ville de Genève and South African National Biodiversity Institute, 2021)</w:t>
      </w:r>
      <w:r w:rsidR="00EE4FCB">
        <w:rPr>
          <w:rFonts w:ascii="Times New Roman" w:hAnsi="Times New Roman" w:cs="Times New Roman"/>
          <w:sz w:val="24"/>
          <w:szCs w:val="24"/>
        </w:rPr>
        <w:fldChar w:fldCharType="end"/>
      </w:r>
      <w:r w:rsidR="00616FA8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biotropica"/>
        <w:tblW w:w="0" w:type="auto"/>
        <w:tblLook w:val="04A0"/>
      </w:tblPr>
      <w:tblGrid>
        <w:gridCol w:w="3257"/>
        <w:gridCol w:w="960"/>
        <w:gridCol w:w="960"/>
        <w:gridCol w:w="2270"/>
        <w:gridCol w:w="1230"/>
      </w:tblGrid>
      <w:tr w:rsidR="00FB526A" w:rsidRPr="00FB526A" w:rsidTr="00F065E9">
        <w:trPr>
          <w:cnfStyle w:val="1000000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 xml:space="preserve">Species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WD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SLA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5F077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HB ref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5F077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WD ref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ostyrax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epidophyllu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2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9.45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5 60437 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3D1D3E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1247ED">
              <w:rPr>
                <w:rFonts w:ascii="Times New Roman" w:hAnsi="Times New Roman" w:cs="Times New Roman"/>
                <w:szCs w:val="24"/>
              </w:rPr>
              <w:t>, 2021</w:t>
            </w:r>
            <w:r w:rsidR="003D1D3E">
              <w:rPr>
                <w:rFonts w:ascii="Times New Roman" w:hAnsi="Times New Roman" w:cs="Times New Roman"/>
                <w:szCs w:val="24"/>
              </w:rPr>
              <w:t>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zel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ipind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1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98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254221V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id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icranth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93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66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01800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lbiz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dianthifoli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3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68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84274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lbiz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ferrugine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0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56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765903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lbiz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ummife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1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0.39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02412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lbiz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zygi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1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45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04170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llanblack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floribund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8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11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60345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93793C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lsto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oone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0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20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704515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mphima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terocarpoide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5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3.66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72049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ngylocalyx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ynaert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49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70623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nonidi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nn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2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4.3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1415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nopyx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klaine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31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768542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nthonoth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crophyll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16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13370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 xml:space="preserve">(DRYAD, </w:t>
            </w:r>
            <w:r w:rsidR="00F83950">
              <w:rPr>
                <w:rFonts w:ascii="Times New Roman" w:hAnsi="Times New Roman" w:cs="Times New Roman"/>
                <w:szCs w:val="24"/>
              </w:rPr>
              <w:lastRenderedPageBreak/>
              <w:t>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lastRenderedPageBreak/>
              <w:t>Antiar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oxicari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43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11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84392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83950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oranthe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ladanth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6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5.42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09968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A3011C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phanocalyx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icrophyllu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5.76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129900V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arter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fistulos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73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07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763810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A3011C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ligh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unijugat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8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3.17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15214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A3011C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ligh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welwitsch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4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64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25855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A3011C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ridel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icranth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01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81289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anari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chweinfurth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6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30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22826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A3011C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arap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roce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2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31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59564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A3011C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elt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ildbraed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54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28582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A3011C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B87486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elt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essmannii</w:t>
            </w:r>
            <w:proofErr w:type="spellEnd"/>
          </w:p>
        </w:tc>
        <w:tc>
          <w:tcPr>
            <w:tcW w:w="960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59</w:t>
            </w:r>
          </w:p>
        </w:tc>
        <w:tc>
          <w:tcPr>
            <w:tcW w:w="960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454</w:t>
            </w:r>
          </w:p>
        </w:tc>
        <w:tc>
          <w:tcPr>
            <w:tcW w:w="2270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0351632</w:t>
            </w:r>
          </w:p>
        </w:tc>
        <w:tc>
          <w:tcPr>
            <w:tcW w:w="239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7B0BB8"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A3011C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B87486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aetocarp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us</w:t>
            </w:r>
            <w:proofErr w:type="spellEnd"/>
          </w:p>
        </w:tc>
        <w:tc>
          <w:tcPr>
            <w:tcW w:w="960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11</w:t>
            </w:r>
          </w:p>
        </w:tc>
        <w:tc>
          <w:tcPr>
            <w:tcW w:w="960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675</w:t>
            </w:r>
          </w:p>
        </w:tc>
        <w:tc>
          <w:tcPr>
            <w:tcW w:w="2270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794390</w:t>
            </w:r>
          </w:p>
        </w:tc>
        <w:tc>
          <w:tcPr>
            <w:tcW w:w="239" w:type="dxa"/>
            <w:noWrap/>
            <w:hideMark/>
          </w:tcPr>
          <w:p w:rsidR="00B87486" w:rsidRPr="00FB526A" w:rsidRDefault="00B87486" w:rsidP="00B87486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7B0BB8">
              <w:rPr>
                <w:rFonts w:ascii="Times New Roman" w:hAnsi="Times New Roman" w:cs="Times New Roman"/>
                <w:szCs w:val="24"/>
              </w:rPr>
              <w:t>RMCA</w:t>
            </w:r>
            <w:r w:rsidR="00C05C93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lamydocol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lamydanth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16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73348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rysophyl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14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8702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93793C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rysophyl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acourtianum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75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018840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22E5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Carsan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765558">
              <w:rPr>
                <w:rFonts w:ascii="Times New Roman" w:hAnsi="Times New Roman" w:cs="Times New Roman"/>
                <w:szCs w:val="24"/>
              </w:rPr>
              <w:t xml:space="preserve"> (2012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rysophyl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runiforme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30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018920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22E5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Carsan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765558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09466E">
              <w:rPr>
                <w:rFonts w:ascii="Times New Roman" w:hAnsi="Times New Roman" w:cs="Times New Roman"/>
                <w:szCs w:val="24"/>
              </w:rPr>
              <w:t>(2012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ytranth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arne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1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4.19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16060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ytranth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crobotry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9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6.06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16190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87486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leistanth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audatu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9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8.74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247087V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93793C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oelocaryon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otryoide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64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43940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oelocaryon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reuss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6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55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6666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lastRenderedPageBreak/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lastRenderedPageBreak/>
              <w:t>Coff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anepho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95749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5.190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95749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 xml:space="preserve">0 </w:t>
            </w:r>
            <w:r w:rsidR="00EF048A">
              <w:rPr>
                <w:rFonts w:ascii="Times New Roman" w:hAnsi="Times New Roman" w:cs="Times New Roman"/>
                <w:szCs w:val="24"/>
              </w:rPr>
              <w:t>000006 43096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Col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cuminat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33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77427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Col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ltissim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70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68025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Col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runeel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7.84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7264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Col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igant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56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010039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Col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riseiflo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8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3.89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3161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Col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ateriti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0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62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98112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Col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rsupi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9.05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001591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Col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urceolat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89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98219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ombret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okele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1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11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9218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opaifer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ildbraed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0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5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6 8723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ynometr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hanke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63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0.19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2486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ynometr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edicellat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32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55154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acryode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dul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3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5.57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20394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esplats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rysochlamy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2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4.47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96360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esplats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ewevre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39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1.65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005936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iali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achyphyllum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923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04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3762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ichostemm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laucescen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40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22898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iogo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zenker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1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30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703571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iospyro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rassiflo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1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85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25133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(DRYAD, </w:t>
            </w:r>
            <w:r w:rsidR="00F065E9">
              <w:rPr>
                <w:rFonts w:ascii="Times New Roman" w:hAnsi="Times New Roman" w:cs="Times New Roman"/>
                <w:szCs w:val="24"/>
              </w:rPr>
              <w:lastRenderedPageBreak/>
              <w:t>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lastRenderedPageBreak/>
              <w:t>Diospyro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hoyle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1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89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60834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iospyro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itur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8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78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30069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Dracaen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rbore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3.18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48636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rypete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innabari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7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6.9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26172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rypete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ossweiler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4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49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0973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rypete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ituri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19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79001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rypete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orocarp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62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6 77124 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ntandrophragm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ngolense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7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39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59631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ntandrophragm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andolle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4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88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4723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ntandrophragm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ylindricum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4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3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9016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rythrophle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uaveolen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7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3.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4944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ucli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ongiflo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2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8.82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875246 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Fernando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dolfi-frideric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74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16548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Funtum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8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55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26290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arci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kola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2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37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61147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arci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ovalifoli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2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22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73502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arci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unctat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0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37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219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93793C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arci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quadrifari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80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60757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lypha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rev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6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4.84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96950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reenwayodendron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uaveolen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33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1369079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B22E5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Carsan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FB526A" w:rsidRPr="00FB526A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09466E">
              <w:rPr>
                <w:rFonts w:ascii="Times New Roman" w:hAnsi="Times New Roman" w:cs="Times New Roman"/>
                <w:szCs w:val="24"/>
              </w:rPr>
              <w:t>(2012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rew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oligoneu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1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78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6 87786 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lastRenderedPageBreak/>
              <w:t>Heister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arvifoli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0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7.49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33101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Homali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0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9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97536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F065E9">
              <w:rPr>
                <w:rFonts w:ascii="Times New Roman" w:hAnsi="Times New Roman" w:cs="Times New Roman"/>
                <w:szCs w:val="24"/>
              </w:rPr>
              <w:t>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Hu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abon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6.29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8 71201 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Hymenocard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ulmoide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7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5.9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170893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Irving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xcels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23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82444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Irving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randifoli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94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96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1032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Klainedox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abon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94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11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1328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ann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welwitsch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7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9.85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72205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epla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edrat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3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90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20104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epl</w:t>
            </w:r>
            <w:r w:rsidR="000B2BE9">
              <w:rPr>
                <w:rFonts w:ascii="Times New Roman" w:hAnsi="Times New Roman" w:cs="Times New Roman"/>
                <w:i/>
                <w:iCs/>
                <w:szCs w:val="24"/>
              </w:rPr>
              <w:t>a</w:t>
            </w: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</w:t>
            </w:r>
            <w:r w:rsidR="000B2BE9">
              <w:rPr>
                <w:rFonts w:ascii="Times New Roman" w:hAnsi="Times New Roman" w:cs="Times New Roman"/>
                <w:i/>
                <w:iCs/>
                <w:szCs w:val="24"/>
              </w:rPr>
              <w:t>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aurent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63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7.38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20178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eptonych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ok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9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64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8002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ovo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richiloide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3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45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20407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carang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onandr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7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9.80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37680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carang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pinos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6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075228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esops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min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5.11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714169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gnstipul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utaye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65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35192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mm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6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38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62277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ranthe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lab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5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6.17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66083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rgaritar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iscoid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4.04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4116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</w:t>
            </w:r>
            <w:r>
              <w:rPr>
                <w:rFonts w:ascii="Times New Roman" w:hAnsi="Times New Roman" w:cs="Times New Roman"/>
                <w:szCs w:val="24"/>
              </w:rPr>
              <w:lastRenderedPageBreak/>
              <w:t>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lastRenderedPageBreak/>
              <w:t>Massulair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cuminat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6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39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 9 51205 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icrodesm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yafung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5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33.73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337000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ilic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xcels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0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5.11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00550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1247ED">
              <w:rPr>
                <w:rFonts w:ascii="Times New Roman" w:hAnsi="Times New Roman" w:cs="Times New Roman"/>
                <w:szCs w:val="24"/>
              </w:rPr>
              <w:t xml:space="preserve"> (DRYAD</w:t>
            </w:r>
            <w:r w:rsidR="00F065E9">
              <w:rPr>
                <w:rFonts w:ascii="Times New Roman" w:hAnsi="Times New Roman" w:cs="Times New Roman"/>
                <w:szCs w:val="24"/>
              </w:rPr>
              <w:t>, 2021</w:t>
            </w:r>
            <w:r w:rsidR="0009466E">
              <w:rPr>
                <w:rFonts w:ascii="Times New Roman" w:hAnsi="Times New Roman" w:cs="Times New Roman"/>
                <w:szCs w:val="24"/>
              </w:rPr>
              <w:t>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onodor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ngol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36.17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05773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onodor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yristic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2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5.07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30085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09466E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usang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ecropioide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31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37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00748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09466E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yrianth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rboreu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6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3.23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47759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09466E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Napoleona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eptentrional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17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63151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Naucl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iderrich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9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2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76563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09466E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Nesogordo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kabinga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1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1.01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7393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Oncob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welwitsch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0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04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2829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Ongoke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gore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8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16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99402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ancov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harmsi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0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69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8746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ancov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laurent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5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43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247650V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Panda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oleos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0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22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56536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aramacrolobi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oerule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7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24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62787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arinari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xcels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9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79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7736723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arops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uine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5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3.53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9 12887 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lastRenderedPageBreak/>
              <w:t>Pentaclethr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crophyll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6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1.83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85316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ericops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elat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53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07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58856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etersianth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crocarpu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8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9.91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20015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hyllocosm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8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5.39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43149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iptadeniastr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2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41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85545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latysepa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hevalier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10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33205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leiocarp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ycnanth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8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59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55030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rior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alsamife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4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58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57324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rior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oxyphyll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4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44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57381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sydrax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ubcordat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0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90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 xml:space="preserve">0 00001256721 8 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teleops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hylodendron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66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0906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terocarp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oyaux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63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72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26343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terygot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equaert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5.37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25685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ycnanth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ngol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5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0.31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458496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Quass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ilverstr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23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68266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Ricinodendron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heudelot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35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5.74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8733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Rothman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hispid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2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9.17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125107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Rothman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crocarp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7.38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69459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caphopeta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honner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33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06693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</w:t>
            </w:r>
            <w:r w:rsidR="00F065E9">
              <w:rPr>
                <w:rFonts w:ascii="Times New Roman" w:hAnsi="Times New Roman" w:cs="Times New Roman"/>
                <w:szCs w:val="24"/>
              </w:rPr>
              <w:lastRenderedPageBreak/>
              <w:t>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lastRenderedPageBreak/>
              <w:t>Schumanniophyton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gnificum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0.82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55467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corodophloe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zenker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5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97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6 27433 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cytopeta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ierreanum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30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12085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taudt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kamerunens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8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71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7855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trebl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usambar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9.62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7940542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trombos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randifoli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6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87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6442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trombos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ustulat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6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79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99729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trombosiopsi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etrand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7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8.81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225771V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ympho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lobulife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13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65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554851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ynsepa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brevipe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.034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4.3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41503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ynsepa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tipulatum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41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5.80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42189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ynsepa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ubcordatum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5.616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41192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abernaemontan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rass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8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6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34170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essman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6.14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2154750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essman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nomal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83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73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9 88703 9</w:t>
            </w:r>
          </w:p>
        </w:tc>
        <w:tc>
          <w:tcPr>
            <w:tcW w:w="239" w:type="dxa"/>
            <w:noWrap/>
            <w:hideMark/>
          </w:tcPr>
          <w:p w:rsidR="00F065E9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etrapleur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etrapte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2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9.30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14831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etrorchidi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didymostemon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4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6.785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6237407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recul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2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4.32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7940900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lastRenderedPageBreak/>
              <w:t>Tricalys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oriace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6.96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62286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richil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illett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9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73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21118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richil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rieure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6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4.48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01525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richil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rubescen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5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2.46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21611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richil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welwitsch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5.08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21862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ridesmostemon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omphalocarpoide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8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247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1467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rilepisi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madagascariense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99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8.33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57060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Turreanthus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u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5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3.601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397526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680CCE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arj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et al.</w:t>
            </w:r>
            <w:r w:rsidR="00827004">
              <w:rPr>
                <w:rFonts w:ascii="Times New Roman" w:hAnsi="Times New Roman" w:cs="Times New Roman"/>
                <w:szCs w:val="24"/>
              </w:rPr>
              <w:t xml:space="preserve"> (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Uapac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uineensis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12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0.06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7450331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Vangueriell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orthacanth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727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7.36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 00000 9 02617 9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Vernon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confert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7.239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94128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Vitex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ferrugine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8.368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8426083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Voacang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frican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9.00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680915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Xylop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aethiopic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4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4.254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58510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Xylop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phloiodora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2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12976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NA</w:t>
            </w:r>
          </w:p>
        </w:tc>
      </w:tr>
      <w:tr w:rsidR="00FB526A" w:rsidRPr="00FB526A" w:rsidTr="00F065E9">
        <w:trPr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Xylopia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staudt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498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11.882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4130816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  <w:tr w:rsidR="00FB526A" w:rsidRPr="00FB526A" w:rsidTr="00F065E9">
        <w:trPr>
          <w:cnfStyle w:val="000000100000"/>
          <w:trHeight w:val="290"/>
        </w:trPr>
        <w:tc>
          <w:tcPr>
            <w:tcW w:w="3257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i/>
                <w:iCs/>
                <w:szCs w:val="24"/>
              </w:rPr>
            </w:pP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Zanthoxylum</w:t>
            </w:r>
            <w:proofErr w:type="spellEnd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 xml:space="preserve"> </w:t>
            </w:r>
            <w:proofErr w:type="spellStart"/>
            <w:r w:rsidRPr="00FB526A">
              <w:rPr>
                <w:rFonts w:ascii="Times New Roman" w:hAnsi="Times New Roman" w:cs="Times New Roman"/>
                <w:i/>
                <w:iCs/>
                <w:szCs w:val="24"/>
              </w:rPr>
              <w:t>gilletii</w:t>
            </w:r>
            <w:proofErr w:type="spellEnd"/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0.646</w:t>
            </w:r>
          </w:p>
        </w:tc>
        <w:tc>
          <w:tcPr>
            <w:tcW w:w="96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27.513</w:t>
            </w:r>
          </w:p>
        </w:tc>
        <w:tc>
          <w:tcPr>
            <w:tcW w:w="2270" w:type="dxa"/>
            <w:noWrap/>
            <w:hideMark/>
          </w:tcPr>
          <w:p w:rsidR="00FB526A" w:rsidRPr="00FB526A" w:rsidRDefault="00FB526A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FB526A">
              <w:rPr>
                <w:rFonts w:ascii="Times New Roman" w:hAnsi="Times New Roman" w:cs="Times New Roman"/>
                <w:szCs w:val="24"/>
              </w:rPr>
              <w:t>BR0000019428314</w:t>
            </w:r>
          </w:p>
        </w:tc>
        <w:tc>
          <w:tcPr>
            <w:tcW w:w="239" w:type="dxa"/>
            <w:noWrap/>
            <w:hideMark/>
          </w:tcPr>
          <w:p w:rsidR="00FB526A" w:rsidRPr="00FB526A" w:rsidRDefault="00A36FD1" w:rsidP="00FB526A">
            <w:p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MCA</w:t>
            </w:r>
            <w:r w:rsidR="00F065E9">
              <w:rPr>
                <w:rFonts w:ascii="Times New Roman" w:hAnsi="Times New Roman" w:cs="Times New Roman"/>
                <w:szCs w:val="24"/>
              </w:rPr>
              <w:t xml:space="preserve"> (DRYAD, 2021)</w:t>
            </w:r>
          </w:p>
        </w:tc>
      </w:tr>
    </w:tbl>
    <w:p w:rsidR="00FB526A" w:rsidRDefault="00FB526A" w:rsidP="00FB526A">
      <w:pPr>
        <w:rPr>
          <w:rFonts w:ascii="Times New Roman" w:hAnsi="Times New Roman" w:cs="Times New Roman"/>
          <w:sz w:val="24"/>
          <w:szCs w:val="24"/>
        </w:rPr>
      </w:pPr>
    </w:p>
    <w:p w:rsidR="00AB7CB1" w:rsidRDefault="00AB7CB1"/>
    <w:sectPr w:rsidR="00AB7CB1" w:rsidSect="00EE4FC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2CC067D"/>
    <w:multiLevelType w:val="hybridMultilevel"/>
    <w:tmpl w:val="D1DEC228"/>
    <w:lvl w:ilvl="0" w:tplc="08130011">
      <w:start w:val="1"/>
      <w:numFmt w:val="decimal"/>
      <w:lvlText w:val="%1)"/>
      <w:lvlJc w:val="left"/>
      <w:pPr>
        <w:ind w:left="720" w:hanging="360"/>
      </w:pPr>
    </w:lvl>
    <w:lvl w:ilvl="1" w:tplc="08130019">
      <w:start w:val="1"/>
      <w:numFmt w:val="lowerLetter"/>
      <w:lvlText w:val="%2."/>
      <w:lvlJc w:val="left"/>
      <w:pPr>
        <w:ind w:left="1440" w:hanging="360"/>
      </w:pPr>
    </w:lvl>
    <w:lvl w:ilvl="2" w:tplc="0813001B">
      <w:start w:val="1"/>
      <w:numFmt w:val="lowerRoman"/>
      <w:lvlText w:val="%3."/>
      <w:lvlJc w:val="right"/>
      <w:pPr>
        <w:ind w:left="2160" w:hanging="180"/>
      </w:pPr>
    </w:lvl>
    <w:lvl w:ilvl="3" w:tplc="0813000F">
      <w:start w:val="1"/>
      <w:numFmt w:val="decimal"/>
      <w:lvlText w:val="%4."/>
      <w:lvlJc w:val="left"/>
      <w:pPr>
        <w:ind w:left="2880" w:hanging="360"/>
      </w:pPr>
    </w:lvl>
    <w:lvl w:ilvl="4" w:tplc="08130019">
      <w:start w:val="1"/>
      <w:numFmt w:val="lowerLetter"/>
      <w:lvlText w:val="%5."/>
      <w:lvlJc w:val="left"/>
      <w:pPr>
        <w:ind w:left="3600" w:hanging="360"/>
      </w:pPr>
    </w:lvl>
    <w:lvl w:ilvl="5" w:tplc="0813001B">
      <w:start w:val="1"/>
      <w:numFmt w:val="lowerRoman"/>
      <w:lvlText w:val="%6."/>
      <w:lvlJc w:val="right"/>
      <w:pPr>
        <w:ind w:left="4320" w:hanging="180"/>
      </w:pPr>
    </w:lvl>
    <w:lvl w:ilvl="6" w:tplc="0813000F">
      <w:start w:val="1"/>
      <w:numFmt w:val="decimal"/>
      <w:lvlText w:val="%7."/>
      <w:lvlJc w:val="left"/>
      <w:pPr>
        <w:ind w:left="5040" w:hanging="360"/>
      </w:pPr>
    </w:lvl>
    <w:lvl w:ilvl="7" w:tplc="08130019">
      <w:start w:val="1"/>
      <w:numFmt w:val="lowerLetter"/>
      <w:lvlText w:val="%8."/>
      <w:lvlJc w:val="left"/>
      <w:pPr>
        <w:ind w:left="5760" w:hanging="360"/>
      </w:pPr>
    </w:lvl>
    <w:lvl w:ilvl="8" w:tplc="0813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AE17795"/>
    <w:multiLevelType w:val="hybridMultilevel"/>
    <w:tmpl w:val="D1DEC228"/>
    <w:lvl w:ilvl="0" w:tplc="08130011">
      <w:start w:val="1"/>
      <w:numFmt w:val="decimal"/>
      <w:lvlText w:val="%1)"/>
      <w:lvlJc w:val="left"/>
      <w:pPr>
        <w:ind w:left="720" w:hanging="360"/>
      </w:pPr>
    </w:lvl>
    <w:lvl w:ilvl="1" w:tplc="08130019">
      <w:start w:val="1"/>
      <w:numFmt w:val="lowerLetter"/>
      <w:lvlText w:val="%2."/>
      <w:lvlJc w:val="left"/>
      <w:pPr>
        <w:ind w:left="1440" w:hanging="360"/>
      </w:pPr>
    </w:lvl>
    <w:lvl w:ilvl="2" w:tplc="0813001B">
      <w:start w:val="1"/>
      <w:numFmt w:val="lowerRoman"/>
      <w:lvlText w:val="%3."/>
      <w:lvlJc w:val="right"/>
      <w:pPr>
        <w:ind w:left="2160" w:hanging="180"/>
      </w:pPr>
    </w:lvl>
    <w:lvl w:ilvl="3" w:tplc="0813000F">
      <w:start w:val="1"/>
      <w:numFmt w:val="decimal"/>
      <w:lvlText w:val="%4."/>
      <w:lvlJc w:val="left"/>
      <w:pPr>
        <w:ind w:left="2880" w:hanging="360"/>
      </w:pPr>
    </w:lvl>
    <w:lvl w:ilvl="4" w:tplc="08130019">
      <w:start w:val="1"/>
      <w:numFmt w:val="lowerLetter"/>
      <w:lvlText w:val="%5."/>
      <w:lvlJc w:val="left"/>
      <w:pPr>
        <w:ind w:left="3600" w:hanging="360"/>
      </w:pPr>
    </w:lvl>
    <w:lvl w:ilvl="5" w:tplc="0813001B">
      <w:start w:val="1"/>
      <w:numFmt w:val="lowerRoman"/>
      <w:lvlText w:val="%6."/>
      <w:lvlJc w:val="right"/>
      <w:pPr>
        <w:ind w:left="4320" w:hanging="180"/>
      </w:pPr>
    </w:lvl>
    <w:lvl w:ilvl="6" w:tplc="0813000F">
      <w:start w:val="1"/>
      <w:numFmt w:val="decimal"/>
      <w:lvlText w:val="%7."/>
      <w:lvlJc w:val="left"/>
      <w:pPr>
        <w:ind w:left="5040" w:hanging="360"/>
      </w:pPr>
    </w:lvl>
    <w:lvl w:ilvl="7" w:tplc="08130019">
      <w:start w:val="1"/>
      <w:numFmt w:val="lowerLetter"/>
      <w:lvlText w:val="%8."/>
      <w:lvlJc w:val="left"/>
      <w:pPr>
        <w:ind w:left="5760" w:hanging="360"/>
      </w:pPr>
    </w:lvl>
    <w:lvl w:ilvl="8" w:tplc="0813001B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FAB64F8"/>
    <w:multiLevelType w:val="hybridMultilevel"/>
    <w:tmpl w:val="AFC81CBE"/>
    <w:lvl w:ilvl="0" w:tplc="170216B6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7F565E6"/>
    <w:multiLevelType w:val="hybridMultilevel"/>
    <w:tmpl w:val="DB8E88EE"/>
    <w:lvl w:ilvl="0" w:tplc="0DDCF37E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"/>
  </w:num>
  <w:num w:numId="5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characterSpacingControl w:val="doNotCompress"/>
  <w:compat/>
  <w:rsids>
    <w:rsidRoot w:val="00FB526A"/>
    <w:rsid w:val="0009466E"/>
    <w:rsid w:val="000B2BE9"/>
    <w:rsid w:val="000E18A3"/>
    <w:rsid w:val="001247ED"/>
    <w:rsid w:val="003D1D3E"/>
    <w:rsid w:val="00417981"/>
    <w:rsid w:val="00417ABA"/>
    <w:rsid w:val="00472786"/>
    <w:rsid w:val="005F0776"/>
    <w:rsid w:val="00616FA8"/>
    <w:rsid w:val="00680CCE"/>
    <w:rsid w:val="00765558"/>
    <w:rsid w:val="0079214F"/>
    <w:rsid w:val="00827004"/>
    <w:rsid w:val="008A3FAB"/>
    <w:rsid w:val="0093793C"/>
    <w:rsid w:val="0095749A"/>
    <w:rsid w:val="009B1FB6"/>
    <w:rsid w:val="00A3011C"/>
    <w:rsid w:val="00A36FD1"/>
    <w:rsid w:val="00A74014"/>
    <w:rsid w:val="00AB7CB1"/>
    <w:rsid w:val="00B20C42"/>
    <w:rsid w:val="00B22E5A"/>
    <w:rsid w:val="00B87486"/>
    <w:rsid w:val="00C05C93"/>
    <w:rsid w:val="00C8660B"/>
    <w:rsid w:val="00EE4FCB"/>
    <w:rsid w:val="00EF048A"/>
    <w:rsid w:val="00F065E9"/>
    <w:rsid w:val="00F83950"/>
    <w:rsid w:val="00FB526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526A"/>
    <w:pPr>
      <w:spacing w:line="480" w:lineRule="auto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79214F"/>
    <w:pPr>
      <w:keepNext/>
      <w:keepLines/>
      <w:spacing w:before="240" w:after="0"/>
      <w:outlineLvl w:val="0"/>
    </w:pPr>
    <w:rPr>
      <w:rFonts w:eastAsiaTheme="majorEastAsia" w:cstheme="majorBidi"/>
      <w:i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74014"/>
    <w:pPr>
      <w:keepNext/>
      <w:keepLines/>
      <w:spacing w:before="40" w:after="0"/>
      <w:outlineLvl w:val="1"/>
    </w:pPr>
    <w:rPr>
      <w:rFonts w:eastAsiaTheme="majorEastAsia" w:cstheme="majorBidi"/>
      <w:i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18A3"/>
    <w:pPr>
      <w:keepNext/>
      <w:keepLines/>
      <w:spacing w:before="40" w:after="0"/>
      <w:outlineLvl w:val="2"/>
    </w:pPr>
    <w:rPr>
      <w:rFonts w:eastAsiaTheme="majorEastAsia" w:cstheme="majorBidi"/>
      <w:i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B526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79214F"/>
    <w:pPr>
      <w:spacing w:after="0" w:line="240" w:lineRule="auto"/>
      <w:contextualSpacing/>
      <w:jc w:val="center"/>
    </w:pPr>
    <w:rPr>
      <w:rFonts w:eastAsiaTheme="majorEastAsia" w:cstheme="majorBidi"/>
      <w:b/>
      <w:spacing w:val="-10"/>
      <w:kern w:val="28"/>
      <w:sz w:val="48"/>
      <w:szCs w:val="56"/>
      <w:u w:val="single"/>
    </w:rPr>
  </w:style>
  <w:style w:type="character" w:customStyle="1" w:styleId="TitleChar">
    <w:name w:val="Title Char"/>
    <w:basedOn w:val="DefaultParagraphFont"/>
    <w:link w:val="Title"/>
    <w:uiPriority w:val="10"/>
    <w:rsid w:val="0079214F"/>
    <w:rPr>
      <w:rFonts w:ascii="Arial" w:eastAsiaTheme="majorEastAsia" w:hAnsi="Arial" w:cstheme="majorBidi"/>
      <w:b/>
      <w:spacing w:val="-10"/>
      <w:kern w:val="28"/>
      <w:sz w:val="48"/>
      <w:szCs w:val="56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79214F"/>
    <w:rPr>
      <w:rFonts w:ascii="Arial" w:eastAsiaTheme="majorEastAsia" w:hAnsi="Arial" w:cstheme="majorBidi"/>
      <w:i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74014"/>
    <w:rPr>
      <w:rFonts w:ascii="Arial" w:eastAsiaTheme="majorEastAsia" w:hAnsi="Arial" w:cstheme="majorBidi"/>
      <w:i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E18A3"/>
    <w:rPr>
      <w:rFonts w:ascii="Arial" w:eastAsiaTheme="majorEastAsia" w:hAnsi="Arial" w:cstheme="majorBidi"/>
      <w:i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B526A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FB526A"/>
    <w:pPr>
      <w:ind w:left="720"/>
      <w:contextualSpacing/>
    </w:pPr>
  </w:style>
  <w:style w:type="table" w:styleId="TableGrid">
    <w:name w:val="Table Grid"/>
    <w:basedOn w:val="TableNormal"/>
    <w:uiPriority w:val="39"/>
    <w:rsid w:val="00FB526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FB526A"/>
  </w:style>
  <w:style w:type="character" w:styleId="CommentReference">
    <w:name w:val="annotation reference"/>
    <w:basedOn w:val="DefaultParagraphFont"/>
    <w:uiPriority w:val="99"/>
    <w:semiHidden/>
    <w:unhideWhenUsed/>
    <w:rsid w:val="00FB526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B526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B526A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B526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B526A"/>
    <w:rPr>
      <w:rFonts w:ascii="Arial" w:hAnsi="Arial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B526A"/>
    <w:rPr>
      <w:color w:val="0563C1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B526A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FB526A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FB526A"/>
    <w:rPr>
      <w:color w:val="954F72" w:themeColor="followedHyperlink"/>
      <w:u w:val="single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B526A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B526A"/>
    <w:rPr>
      <w:rFonts w:ascii="Calibri" w:hAnsi="Calibri"/>
      <w:szCs w:val="21"/>
    </w:rPr>
  </w:style>
  <w:style w:type="paragraph" w:styleId="Header">
    <w:name w:val="header"/>
    <w:basedOn w:val="Normal"/>
    <w:link w:val="HeaderChar"/>
    <w:uiPriority w:val="99"/>
    <w:unhideWhenUsed/>
    <w:rsid w:val="00FB52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526A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FB52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526A"/>
    <w:rPr>
      <w:rFonts w:ascii="Arial" w:hAnsi="Arial"/>
    </w:rPr>
  </w:style>
  <w:style w:type="character" w:styleId="Strong">
    <w:name w:val="Strong"/>
    <w:basedOn w:val="DefaultParagraphFont"/>
    <w:uiPriority w:val="22"/>
    <w:qFormat/>
    <w:rsid w:val="00FB526A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FB526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msonormal0">
    <w:name w:val="msonormal"/>
    <w:basedOn w:val="Normal"/>
    <w:rsid w:val="00FB526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FB526A"/>
    <w:pPr>
      <w:spacing w:after="0" w:line="240" w:lineRule="auto"/>
    </w:pPr>
    <w:rPr>
      <w:rFonts w:ascii="Arial" w:hAnsi="Arial"/>
    </w:rPr>
  </w:style>
  <w:style w:type="table" w:customStyle="1" w:styleId="PlainTable2">
    <w:name w:val="Plain Table 2"/>
    <w:basedOn w:val="TableNormal"/>
    <w:uiPriority w:val="42"/>
    <w:rsid w:val="00FB526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4">
    <w:name w:val="Plain Table 4"/>
    <w:basedOn w:val="TableNormal"/>
    <w:uiPriority w:val="44"/>
    <w:rsid w:val="00FB526A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ListTable1Light">
    <w:name w:val="List Table 1 Light"/>
    <w:basedOn w:val="TableNormal"/>
    <w:uiPriority w:val="46"/>
    <w:rsid w:val="00FB526A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biotropica">
    <w:name w:val="biotropica"/>
    <w:basedOn w:val="TableNormal"/>
    <w:uiPriority w:val="99"/>
    <w:rsid w:val="00FB526A"/>
    <w:pPr>
      <w:spacing w:after="0" w:line="240" w:lineRule="auto"/>
    </w:pPr>
    <w:rPr>
      <w:rFonts w:ascii="Times New Roman" w:hAnsi="Times New Roman"/>
      <w:sz w:val="24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shd w:val="clear" w:color="auto" w:fill="A6A6A6" w:themeFill="background1" w:themeFillShade="A6"/>
      </w:tcPr>
    </w:tblStylePr>
    <w:tblStylePr w:type="band1Horz">
      <w:tblPr/>
      <w:tcPr>
        <w:shd w:val="clear" w:color="auto" w:fill="D9D9D9" w:themeFill="background1" w:themeFillShade="D9"/>
      </w:tcPr>
    </w:tblStylePr>
  </w:style>
  <w:style w:type="table" w:customStyle="1" w:styleId="ListTable2Accent5">
    <w:name w:val="List Table 2 Accent 5"/>
    <w:basedOn w:val="TableNormal"/>
    <w:uiPriority w:val="47"/>
    <w:rsid w:val="00FB526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CC2E5" w:themeColor="accent5" w:themeTint="99"/>
        <w:bottom w:val="single" w:sz="4" w:space="0" w:color="9CC2E5" w:themeColor="accent5" w:themeTint="99"/>
        <w:insideH w:val="single" w:sz="4" w:space="0" w:color="9CC2E5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1872</Words>
  <Characters>10674</Characters>
  <Application>Microsoft Office Word</Application>
  <DocSecurity>0</DocSecurity>
  <Lines>88</Lines>
  <Paragraphs>25</Paragraphs>
  <ScaleCrop>false</ScaleCrop>
  <Company/>
  <LinksUpToDate>false</LinksUpToDate>
  <CharactersWithSpaces>125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as Depecker</dc:creator>
  <cp:lastModifiedBy>sundari.ka</cp:lastModifiedBy>
  <cp:revision>2</cp:revision>
  <dcterms:created xsi:type="dcterms:W3CDTF">2022-08-09T14:06:00Z</dcterms:created>
  <dcterms:modified xsi:type="dcterms:W3CDTF">2022-08-09T14:06:00Z</dcterms:modified>
</cp:coreProperties>
</file>